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2748773E"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sidR="00265354">
        <w:rPr>
          <w:sz w:val="28"/>
          <w:szCs w:val="28"/>
        </w:rPr>
        <w:t>and desert dandelion (</w:t>
      </w:r>
      <w:r w:rsidR="00265354" w:rsidRPr="00C35975">
        <w:rPr>
          <w:i/>
          <w:sz w:val="28"/>
          <w:szCs w:val="28"/>
        </w:rPr>
        <w:t>Malacothrix glabrata</w:t>
      </w:r>
      <w:r w:rsidR="00265354">
        <w:rPr>
          <w:sz w:val="28"/>
          <w:szCs w:val="28"/>
        </w:rPr>
        <w:t xml:space="preserve">). </w:t>
      </w:r>
    </w:p>
    <w:p w14:paraId="1D265608" w14:textId="3504B209" w:rsidR="0032252D" w:rsidRDefault="00A55E27" w:rsidP="00A55E27">
      <w:pPr>
        <w:rPr>
          <w:sz w:val="28"/>
          <w:szCs w:val="28"/>
        </w:rPr>
      </w:pPr>
      <w:r>
        <w:rPr>
          <w:sz w:val="28"/>
          <w:szCs w:val="28"/>
        </w:rPr>
        <w:t xml:space="preserve">Chapter 2: Facilitation and competition between </w:t>
      </w:r>
      <w:r w:rsidRPr="00440D99">
        <w:rPr>
          <w:sz w:val="28"/>
          <w:szCs w:val="28"/>
        </w:rPr>
        <w:t>cr</w:t>
      </w:r>
      <w:r>
        <w:rPr>
          <w:sz w:val="28"/>
          <w:szCs w:val="28"/>
        </w:rPr>
        <w:t>eosote bush (</w:t>
      </w:r>
      <w:r w:rsidRPr="00265354">
        <w:rPr>
          <w:i/>
          <w:sz w:val="28"/>
          <w:szCs w:val="28"/>
        </w:rPr>
        <w:t>Larrea tridentata</w:t>
      </w:r>
      <w:r>
        <w:rPr>
          <w:sz w:val="28"/>
          <w:szCs w:val="28"/>
        </w:rPr>
        <w:t>)</w:t>
      </w:r>
      <w:r>
        <w:rPr>
          <w:sz w:val="28"/>
          <w:szCs w:val="28"/>
        </w:rPr>
        <w:t xml:space="preserve"> and associated spring annuals in the Mojave Desert</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0BDC342F"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5BFA1451" w:rsidR="00134397" w:rsidRDefault="000E2DB2" w:rsidP="0013439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9E7A31">
        <w:t xml:space="preserve"> I</w:t>
      </w:r>
      <w:r w:rsidR="005F55FF">
        <w:t xml:space="preserve">ncorporating </w:t>
      </w:r>
      <w:r w:rsidR="00910681">
        <w:t xml:space="preserve">phenological </w:t>
      </w:r>
      <w:r w:rsidR="005F55FF">
        <w:t>shifts adds another dimension to estimating net interactions.</w:t>
      </w:r>
      <w:r w:rsidR="006663B0">
        <w:t xml:space="preserve"> </w:t>
      </w:r>
    </w:p>
    <w:p w14:paraId="15015AA1" w14:textId="013BDE71"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DFC9B84" w:rsidR="00E16159" w:rsidRDefault="00D724B4" w:rsidP="00D36947">
      <w:pPr>
        <w:spacing w:line="360" w:lineRule="auto"/>
      </w:pPr>
      <w:r w:rsidRPr="002917E9">
        <w:lastRenderedPageBreak/>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lastRenderedPageBreak/>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908C822"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lastRenderedPageBreak/>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lastRenderedPageBreak/>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60AE5097"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 xml:space="preserve">between any of the treatments. </w:t>
      </w:r>
      <w:r w:rsidR="009D0BBE">
        <w:lastRenderedPageBreak/>
        <w:t>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 Blooming had a negative</w:t>
      </w:r>
      <w:r w:rsidR="00BD4EC9">
        <w:t xml:space="preserve"> effect on all metrics (Figure 4</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w:t>
      </w:r>
      <w:r w:rsidR="00997FB7">
        <w:lastRenderedPageBreak/>
        <w:t>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w:t>
      </w:r>
      <w:r w:rsidR="00924BB8">
        <w:lastRenderedPageBreak/>
        <w:t xml:space="preserve">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lastRenderedPageBreak/>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bookmarkStart w:id="0" w:name="_GoBack"/>
      <w:bookmarkEnd w:id="0"/>
    </w:p>
    <w:p w14:paraId="277D753A" w14:textId="007A557A" w:rsidR="00EB2220" w:rsidRPr="00065309" w:rsidRDefault="00065309" w:rsidP="009C7F0B">
      <w:pPr>
        <w:rPr>
          <w:u w:val="single"/>
        </w:rPr>
      </w:pPr>
      <w:r w:rsidRPr="00065309">
        <w:rPr>
          <w:u w:val="single"/>
        </w:rPr>
        <w:lastRenderedPageBreak/>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1"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1"/>
    </w:p>
    <w:p w14:paraId="7241C361" w14:textId="77777777" w:rsidR="005D434B" w:rsidRPr="005D434B" w:rsidRDefault="005D434B" w:rsidP="005D434B">
      <w:pPr>
        <w:pStyle w:val="EndNoteBibliography"/>
        <w:spacing w:after="0"/>
      </w:pPr>
      <w:bookmarkStart w:id="2" w:name="_ENREF_2"/>
      <w:r w:rsidRPr="005D434B">
        <w:t>Alcock, J., Jones, C.E., Buchmann, S.L., 1977. Male mating strategies in the bee Centris pallida Fox (Anthophoridae: Hymenoptera). The American Naturalist 111, 145-155.</w:t>
      </w:r>
      <w:bookmarkEnd w:id="2"/>
    </w:p>
    <w:p w14:paraId="3D68AC1E" w14:textId="77777777" w:rsidR="005D434B" w:rsidRPr="005D434B" w:rsidRDefault="005D434B" w:rsidP="005D434B">
      <w:pPr>
        <w:pStyle w:val="EndNoteBibliography"/>
        <w:spacing w:after="0"/>
      </w:pPr>
      <w:bookmarkStart w:id="3" w:name="_ENREF_3"/>
      <w:r w:rsidRPr="005D434B">
        <w:t>Armas, C., Ordiales, R., Pugnaire, F.I., 2004. Measuring plant interactions: a new comparative index. Ecology 85, 2682-2686.</w:t>
      </w:r>
      <w:bookmarkEnd w:id="3"/>
    </w:p>
    <w:p w14:paraId="53B73F18" w14:textId="77777777" w:rsidR="005D434B" w:rsidRPr="005D434B" w:rsidRDefault="005D434B" w:rsidP="005D434B">
      <w:pPr>
        <w:pStyle w:val="EndNoteBibliography"/>
        <w:spacing w:after="0"/>
      </w:pPr>
      <w:bookmarkStart w:id="4" w:name="_ENREF_4"/>
      <w:r w:rsidRPr="005D434B">
        <w:t>Ascher, J., Pickering, J., 2015. Discover Life bee species guide and world checklist (Hymenoptera: Apoidea: Anthophila).</w:t>
      </w:r>
      <w:bookmarkEnd w:id="4"/>
    </w:p>
    <w:p w14:paraId="5081CAD6" w14:textId="77777777" w:rsidR="005D434B" w:rsidRPr="005D434B" w:rsidRDefault="005D434B" w:rsidP="005D434B">
      <w:pPr>
        <w:pStyle w:val="EndNoteBibliography"/>
        <w:spacing w:after="0"/>
      </w:pPr>
      <w:bookmarkStart w:id="5" w:name="_ENREF_5"/>
      <w:r w:rsidRPr="005D434B">
        <w:t>Barbour, M., Keeler-Wolf, T., Schoenherr, A.A., 2007. Terrestrial vegetation of California. Univ of California Press.</w:t>
      </w:r>
      <w:bookmarkEnd w:id="5"/>
    </w:p>
    <w:p w14:paraId="6476F241" w14:textId="77777777" w:rsidR="005D434B" w:rsidRPr="005D434B" w:rsidRDefault="005D434B" w:rsidP="005D434B">
      <w:pPr>
        <w:pStyle w:val="EndNoteBibliography"/>
        <w:spacing w:after="0"/>
      </w:pPr>
      <w:bookmarkStart w:id="6" w:name="_ENREF_6"/>
      <w:r w:rsidRPr="005D434B">
        <w:t>Bertness, M.D., Callaway, R., 1994. Positive interactions in communities. Trends in Ecology &amp; Evolution 9, 191-193.</w:t>
      </w:r>
      <w:bookmarkEnd w:id="6"/>
    </w:p>
    <w:p w14:paraId="3F5B3323" w14:textId="77777777" w:rsidR="005D434B" w:rsidRPr="005D434B" w:rsidRDefault="005D434B" w:rsidP="005D434B">
      <w:pPr>
        <w:pStyle w:val="EndNoteBibliography"/>
        <w:spacing w:after="0"/>
      </w:pPr>
      <w:bookmarkStart w:id="7" w:name="_ENREF_7"/>
      <w:r w:rsidRPr="005D434B">
        <w:t>Betancourt, J.L., Van Devender, T.R., Martin, P.S., 1990. Packrat middens: the last 40,000 years of biotic change. University of Arizona Press.</w:t>
      </w:r>
      <w:bookmarkEnd w:id="7"/>
    </w:p>
    <w:p w14:paraId="3DE07AC7" w14:textId="77777777" w:rsidR="005D434B" w:rsidRPr="005D434B" w:rsidRDefault="005D434B" w:rsidP="005D434B">
      <w:pPr>
        <w:pStyle w:val="EndNoteBibliography"/>
        <w:spacing w:after="0"/>
      </w:pPr>
      <w:bookmarkStart w:id="8" w:name="_ENREF_8"/>
      <w:r w:rsidRPr="005D434B">
        <w:t>Bosch, M., Waser, N.M., 2001. Experimental manipulation of plant density and its effect on pollination and reproduction of two confamilial montane herbs. Oecologia 126, 76-83.</w:t>
      </w:r>
      <w:bookmarkEnd w:id="8"/>
    </w:p>
    <w:p w14:paraId="5957288B" w14:textId="77777777" w:rsidR="005D434B" w:rsidRPr="005D434B" w:rsidRDefault="005D434B" w:rsidP="005D434B">
      <w:pPr>
        <w:pStyle w:val="EndNoteBibliography"/>
        <w:spacing w:after="0"/>
      </w:pPr>
      <w:bookmarkStart w:id="9" w:name="_ENREF_9"/>
      <w:r w:rsidRPr="005D434B">
        <w:t>Bowers, J.E., Dimmitt, M.A., 1994. Flowering phenology of six woody plants in the northern Sonoran Desert. Bulletin of the Torrey Botanical Club, 215-229.</w:t>
      </w:r>
      <w:bookmarkEnd w:id="9"/>
    </w:p>
    <w:p w14:paraId="00EFAC48" w14:textId="77777777" w:rsidR="005D434B" w:rsidRPr="005D434B" w:rsidRDefault="005D434B" w:rsidP="005D434B">
      <w:pPr>
        <w:pStyle w:val="EndNoteBibliography"/>
        <w:spacing w:after="0"/>
      </w:pPr>
      <w:bookmarkStart w:id="10" w:name="_ENREF_10"/>
      <w:r w:rsidRPr="005D434B">
        <w:t>Brooker, R.W., Maestre, F.T., Callaway, R.M., Lortie, C.L., Cavieres, L.A., Kunstler, G., Liancourt, P., Tielbörger, K., Travis, J.M., Anthelme, F., 2008. Facilitation in plant communities: the past, the present, and the future. Journal of Ecology 96, 18-34.</w:t>
      </w:r>
      <w:bookmarkEnd w:id="10"/>
    </w:p>
    <w:p w14:paraId="4A6BD454" w14:textId="77777777" w:rsidR="005D434B" w:rsidRPr="005D434B" w:rsidRDefault="005D434B" w:rsidP="005D434B">
      <w:pPr>
        <w:pStyle w:val="EndNoteBibliography"/>
        <w:spacing w:after="0"/>
      </w:pPr>
      <w:bookmarkStart w:id="11" w:name="_ENREF_11"/>
      <w:r w:rsidRPr="005D434B">
        <w:t>Bruckman, D., Campbell, D.R., 2016. Pollination of a native plant changes with distance and density of invasive plants in a simulated biological invasion. Am J Bot 103, 1458-1465.</w:t>
      </w:r>
      <w:bookmarkEnd w:id="11"/>
    </w:p>
    <w:p w14:paraId="71398C50" w14:textId="77777777" w:rsidR="005D434B" w:rsidRPr="005D434B" w:rsidRDefault="005D434B" w:rsidP="005D434B">
      <w:pPr>
        <w:pStyle w:val="EndNoteBibliography"/>
        <w:spacing w:after="0"/>
      </w:pPr>
      <w:bookmarkStart w:id="12" w:name="_ENREF_12"/>
      <w:r w:rsidRPr="005D434B">
        <w:t>Bruno, J.F., Stachowicz, J.J., Bertness, M.D., 2003. Inclusion of facilitation into ecological theory. Trends in Ecology &amp; Evolution 18, 119-125.</w:t>
      </w:r>
      <w:bookmarkEnd w:id="12"/>
    </w:p>
    <w:p w14:paraId="67048D48" w14:textId="77777777" w:rsidR="005D434B" w:rsidRPr="005D434B" w:rsidRDefault="005D434B" w:rsidP="005D434B">
      <w:pPr>
        <w:pStyle w:val="EndNoteBibliography"/>
        <w:spacing w:after="0"/>
      </w:pPr>
      <w:bookmarkStart w:id="13" w:name="_ENREF_13"/>
      <w:r w:rsidRPr="005D434B">
        <w:t>Cable, D.R., 1969. Competition in the semidesert grass‐shrub type as influneced by root systems, growth habits, and soil moisture extraction. Ecology 50, 27-38.</w:t>
      </w:r>
      <w:bookmarkEnd w:id="13"/>
    </w:p>
    <w:p w14:paraId="6C38B429" w14:textId="77777777" w:rsidR="005D434B" w:rsidRPr="005D434B" w:rsidRDefault="005D434B" w:rsidP="005D434B">
      <w:pPr>
        <w:pStyle w:val="EndNoteBibliography"/>
        <w:spacing w:after="0"/>
      </w:pPr>
      <w:bookmarkStart w:id="14" w:name="_ENREF_14"/>
      <w:r w:rsidRPr="005D434B">
        <w:t>Callaway, R.M., Pennings, S.C., 2000. Facilitation may buffer competitive effects indirect and diffuse interactions among salt marsh plants. American Naturalist 156, 416-424.</w:t>
      </w:r>
      <w:bookmarkEnd w:id="14"/>
    </w:p>
    <w:p w14:paraId="0D637AC7" w14:textId="77777777" w:rsidR="005D434B" w:rsidRPr="005D434B" w:rsidRDefault="005D434B" w:rsidP="005D434B">
      <w:pPr>
        <w:pStyle w:val="EndNoteBibliography"/>
        <w:spacing w:after="0"/>
      </w:pPr>
      <w:bookmarkStart w:id="15" w:name="_ENREF_15"/>
      <w:r w:rsidRPr="005D434B">
        <w:t>Callaway, R.M., Walker, L.R., 1997a. Competition and Facilitation A Synthetic Approach to Interactions in Plant Communities. Ecology 78, 1958-1965.</w:t>
      </w:r>
      <w:bookmarkEnd w:id="15"/>
    </w:p>
    <w:p w14:paraId="4FD0E08D" w14:textId="77777777" w:rsidR="005D434B" w:rsidRPr="005D434B" w:rsidRDefault="005D434B" w:rsidP="005D434B">
      <w:pPr>
        <w:pStyle w:val="EndNoteBibliography"/>
        <w:spacing w:after="0"/>
      </w:pPr>
      <w:bookmarkStart w:id="16" w:name="_ENREF_16"/>
      <w:r w:rsidRPr="005D434B">
        <w:t>Callaway, R.M., Walker, L.R., 1997b. Competition and facilitation: a synthetic approach to interactions in plant communities. Ecology 78, 1958-1965.</w:t>
      </w:r>
      <w:bookmarkEnd w:id="16"/>
    </w:p>
    <w:p w14:paraId="4C441C65" w14:textId="77777777" w:rsidR="005D434B" w:rsidRPr="005D434B" w:rsidRDefault="005D434B" w:rsidP="005D434B">
      <w:pPr>
        <w:pStyle w:val="EndNoteBibliography"/>
        <w:spacing w:after="0"/>
      </w:pPr>
      <w:bookmarkStart w:id="17"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17"/>
    </w:p>
    <w:p w14:paraId="2B9FE6A5" w14:textId="77777777" w:rsidR="005D434B" w:rsidRPr="005D434B" w:rsidRDefault="005D434B" w:rsidP="005D434B">
      <w:pPr>
        <w:pStyle w:val="EndNoteBibliography"/>
        <w:spacing w:after="0"/>
      </w:pPr>
      <w:bookmarkStart w:id="18" w:name="_ENREF_18"/>
      <w:r w:rsidRPr="005D434B">
        <w:t>Cane, J.H., Tepedino, V.J., 2017. Gauging the effect of honey bee pollen collection on native bee communities. Conservation Letters 10, 205-210.</w:t>
      </w:r>
      <w:bookmarkEnd w:id="18"/>
    </w:p>
    <w:p w14:paraId="58AB0A07" w14:textId="77777777" w:rsidR="005D434B" w:rsidRPr="005D434B" w:rsidRDefault="005D434B" w:rsidP="005D434B">
      <w:pPr>
        <w:pStyle w:val="EndNoteBibliography"/>
        <w:spacing w:after="0"/>
      </w:pPr>
      <w:bookmarkStart w:id="19" w:name="_ENREF_19"/>
      <w:r w:rsidRPr="005D434B">
        <w:t>Chacoff, N.P., Vázquez, D.P., Lomáscolo, S.B., Stevani, E.L., Dorado, J., Padrón, B., 2012. Evaluating sampling completeness in a desert plant–pollinator network. Journal of Animal Ecology 81, 190-200.</w:t>
      </w:r>
      <w:bookmarkEnd w:id="19"/>
    </w:p>
    <w:p w14:paraId="2E929C4E" w14:textId="77777777" w:rsidR="005D434B" w:rsidRPr="005D434B" w:rsidRDefault="005D434B" w:rsidP="005D434B">
      <w:pPr>
        <w:pStyle w:val="EndNoteBibliography"/>
        <w:spacing w:after="0"/>
      </w:pPr>
      <w:bookmarkStart w:id="20" w:name="_ENREF_20"/>
      <w:r w:rsidRPr="005D434B">
        <w:t>Chesson, P., Gebauer, R.L., Schwinning, S., Huntly, N., Wiegand, K., Ernest, M.S., Sher, A., Novoplansky, A., Weltzin, J.F., 2004. Resource pulses, species interactions, and diversity maintenance in arid and semi-arid environments. Oecologia 141, 236-253.</w:t>
      </w:r>
      <w:bookmarkEnd w:id="20"/>
    </w:p>
    <w:p w14:paraId="475DE991" w14:textId="77777777" w:rsidR="005D434B" w:rsidRPr="005D434B" w:rsidRDefault="005D434B" w:rsidP="005D434B">
      <w:pPr>
        <w:pStyle w:val="EndNoteBibliography"/>
        <w:spacing w:after="0"/>
      </w:pPr>
      <w:bookmarkStart w:id="21" w:name="_ENREF_21"/>
      <w:r w:rsidRPr="005D434B">
        <w:lastRenderedPageBreak/>
        <w:t>Clements, F.E., Goldsmith, G.W., 1924. phytometer method in ecology.</w:t>
      </w:r>
      <w:bookmarkEnd w:id="21"/>
    </w:p>
    <w:p w14:paraId="7F8C72E9" w14:textId="77777777" w:rsidR="005D434B" w:rsidRPr="005D434B" w:rsidRDefault="005D434B" w:rsidP="005D434B">
      <w:pPr>
        <w:pStyle w:val="EndNoteBibliography"/>
        <w:spacing w:after="0"/>
      </w:pPr>
      <w:bookmarkStart w:id="22" w:name="_ENREF_22"/>
      <w:r w:rsidRPr="005D434B">
        <w:t>Cline, A.R., Audisio, P., 2010. Revision of the new world short-winged flower beetles (Coleoptera: Kateretidae). Part I. Generic review and revision of Anthonaeus Horn, 1879. The Coleopterists Bulletin, 173-186.</w:t>
      </w:r>
      <w:bookmarkEnd w:id="22"/>
    </w:p>
    <w:p w14:paraId="3A32B16C" w14:textId="77777777" w:rsidR="005D434B" w:rsidRPr="005D434B" w:rsidRDefault="005D434B" w:rsidP="005D434B">
      <w:pPr>
        <w:pStyle w:val="EndNoteBibliography"/>
        <w:spacing w:after="0"/>
      </w:pPr>
      <w:bookmarkStart w:id="23" w:name="_ENREF_23"/>
      <w:r w:rsidRPr="005D434B">
        <w:t>Davis, W., Philbrick, R., 1986. Natural hybridization between Malacothrix incana and M. saxatilis var. implicata (Asteraceae: Lactuceae) on San Miguel Island, California. Madroño, 253-263.</w:t>
      </w:r>
      <w:bookmarkEnd w:id="23"/>
    </w:p>
    <w:p w14:paraId="2CC36EA9" w14:textId="77777777" w:rsidR="005D434B" w:rsidRPr="005D434B" w:rsidRDefault="005D434B" w:rsidP="005D434B">
      <w:pPr>
        <w:pStyle w:val="EndNoteBibliography"/>
        <w:spacing w:after="0"/>
      </w:pPr>
      <w:bookmarkStart w:id="24"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14:paraId="79F6BD32" w14:textId="77777777" w:rsidR="005D434B" w:rsidRPr="005D434B" w:rsidRDefault="005D434B" w:rsidP="005D434B">
      <w:pPr>
        <w:pStyle w:val="EndNoteBibliography"/>
        <w:spacing w:after="0"/>
      </w:pPr>
      <w:bookmarkStart w:id="25" w:name="_ENREF_25"/>
      <w:r w:rsidRPr="005D434B">
        <w:t>Facelli, J.M., Temby, A.M., 2002. Multiple effects of shrubs on annual plant communities in arid lands of South Australia. Austral ecology 27, 422-432.</w:t>
      </w:r>
      <w:bookmarkEnd w:id="25"/>
    </w:p>
    <w:p w14:paraId="6839D8DC" w14:textId="77777777" w:rsidR="005D434B" w:rsidRPr="005D434B" w:rsidRDefault="005D434B" w:rsidP="005D434B">
      <w:pPr>
        <w:pStyle w:val="EndNoteBibliography"/>
        <w:spacing w:after="0"/>
      </w:pPr>
      <w:bookmarkStart w:id="26" w:name="_ENREF_26"/>
      <w:r w:rsidRPr="005D434B">
        <w:t>Filazzola, A., Lortie, C.J., 2014. A systematic review and conceptual framework for the mechanistic pathways of nurse plants. Global Ecology and Biogeography 23, 1335-1345.</w:t>
      </w:r>
      <w:bookmarkEnd w:id="26"/>
    </w:p>
    <w:p w14:paraId="486265BB" w14:textId="77777777" w:rsidR="005D434B" w:rsidRPr="005D434B" w:rsidRDefault="005D434B" w:rsidP="005D434B">
      <w:pPr>
        <w:pStyle w:val="EndNoteBibliography"/>
        <w:spacing w:after="0"/>
      </w:pPr>
      <w:bookmarkStart w:id="27" w:name="_ENREF_27"/>
      <w:r w:rsidRPr="005D434B">
        <w:t>Fleming, T.H., Holland, J.N., 1998. The evolution of obligate pollination mutualisms: senita cactus and senita moth. Oecologia 114, 368-375.</w:t>
      </w:r>
      <w:bookmarkEnd w:id="27"/>
    </w:p>
    <w:p w14:paraId="487AFFF5" w14:textId="77777777" w:rsidR="005D434B" w:rsidRPr="005D434B" w:rsidRDefault="005D434B" w:rsidP="005D434B">
      <w:pPr>
        <w:pStyle w:val="EndNoteBibliography"/>
        <w:spacing w:after="0"/>
      </w:pPr>
      <w:bookmarkStart w:id="28" w:name="_ENREF_28"/>
      <w:r w:rsidRPr="005D434B">
        <w:t>Fleming, T.H., Sahley, C.T., Holland, J.N., Nason, J.D., Hamrick, J., 2001. Sonoran Desert columnar cacti and the evolution of generalized pollination systems. Ecological Monographs 71, 511-530.</w:t>
      </w:r>
      <w:bookmarkEnd w:id="28"/>
    </w:p>
    <w:p w14:paraId="51E79A2C" w14:textId="77777777" w:rsidR="005D434B" w:rsidRPr="005D434B" w:rsidRDefault="005D434B" w:rsidP="005D434B">
      <w:pPr>
        <w:pStyle w:val="EndNoteBibliography"/>
        <w:spacing w:after="0"/>
      </w:pPr>
      <w:bookmarkStart w:id="29" w:name="_ENREF_29"/>
      <w:r w:rsidRPr="005D434B">
        <w:t>Flores, J., Jurado, E., 2003. Are nurse‐protégé interactions more common among plants from arid environments? Journal of Vegetation Science 14, 911-916.</w:t>
      </w:r>
      <w:bookmarkEnd w:id="29"/>
    </w:p>
    <w:p w14:paraId="17F0FCB3" w14:textId="77777777" w:rsidR="005D434B" w:rsidRPr="005D434B" w:rsidRDefault="005D434B" w:rsidP="005D434B">
      <w:pPr>
        <w:pStyle w:val="EndNoteBibliography"/>
        <w:spacing w:after="0"/>
      </w:pPr>
      <w:bookmarkStart w:id="30" w:name="_ENREF_30"/>
      <w:r w:rsidRPr="005D434B">
        <w:t>Franco, A., De Soyza, A., Virginia, R., Reynolds, J., Whitford, W., 1994. Effects of plant size and water relations on gas exchange and growth of the desert shrub Larrea tridentata. Oecologia 97, 171-178.</w:t>
      </w:r>
      <w:bookmarkEnd w:id="30"/>
    </w:p>
    <w:p w14:paraId="1281BAF1" w14:textId="77777777" w:rsidR="005D434B" w:rsidRPr="005D434B" w:rsidRDefault="005D434B" w:rsidP="005D434B">
      <w:pPr>
        <w:pStyle w:val="EndNoteBibliography"/>
        <w:spacing w:after="0"/>
      </w:pPr>
      <w:bookmarkStart w:id="31" w:name="_ENREF_31"/>
      <w:r w:rsidRPr="005D434B">
        <w:t>Gentry, A.H., 1974. Flowering phenology and diversity in tropical Bignoniaceae. Biotropica, 64-68.</w:t>
      </w:r>
      <w:bookmarkEnd w:id="31"/>
    </w:p>
    <w:p w14:paraId="196CCFA4" w14:textId="77777777" w:rsidR="005D434B" w:rsidRPr="005D434B" w:rsidRDefault="005D434B" w:rsidP="005D434B">
      <w:pPr>
        <w:pStyle w:val="EndNoteBibliography"/>
        <w:spacing w:after="0"/>
      </w:pPr>
      <w:bookmarkStart w:id="32" w:name="_ENREF_32"/>
      <w:r w:rsidRPr="005D434B">
        <w:t>Ghazoul, J., 2006. Floral diversity and the facilitation of pollination. Journal of Ecology 94, 295-304.</w:t>
      </w:r>
      <w:bookmarkEnd w:id="32"/>
    </w:p>
    <w:p w14:paraId="26984F26" w14:textId="77777777" w:rsidR="005D434B" w:rsidRPr="005D434B" w:rsidRDefault="005D434B" w:rsidP="005D434B">
      <w:pPr>
        <w:pStyle w:val="EndNoteBibliography"/>
        <w:spacing w:after="0"/>
      </w:pPr>
      <w:bookmarkStart w:id="33" w:name="_ENREF_33"/>
      <w:r w:rsidRPr="005D434B">
        <w:t>Goldberg, D.E., Turkington, R., Olsvig-Whittaker, L., Dyer, A.R., 2001. Density dependence in an annual plant community: variation among life history stages. Ecological Monographs 71, 423-446.</w:t>
      </w:r>
      <w:bookmarkEnd w:id="33"/>
    </w:p>
    <w:p w14:paraId="5F00590E" w14:textId="77777777" w:rsidR="005D434B" w:rsidRPr="005D434B" w:rsidRDefault="005D434B" w:rsidP="005D434B">
      <w:pPr>
        <w:pStyle w:val="EndNoteBibliography"/>
        <w:spacing w:after="0"/>
      </w:pPr>
      <w:bookmarkStart w:id="34" w:name="_ENREF_34"/>
      <w:r w:rsidRPr="005D434B">
        <w:t>Grissell, E.E., Schauff, M.E., 1990. A handbook of the families of Nearctic Chalcidoidea (Hymenoptera). A handbook of the families of Nearctic Chalcidoidea (Hymenoptera).</w:t>
      </w:r>
      <w:bookmarkEnd w:id="34"/>
    </w:p>
    <w:p w14:paraId="512C3EDC" w14:textId="77777777" w:rsidR="005D434B" w:rsidRPr="005D434B" w:rsidRDefault="005D434B" w:rsidP="005D434B">
      <w:pPr>
        <w:pStyle w:val="EndNoteBibliography"/>
        <w:spacing w:after="0"/>
      </w:pPr>
      <w:bookmarkStart w:id="35" w:name="_ENREF_35"/>
      <w:r w:rsidRPr="005D434B">
        <w:t>Halvorson, W.L., Patten, D.T., 1975. Productivity and flowering of winter ephemerals in relation to Sonoran Desert shrubs. American Midland Naturalist, 311-319.</w:t>
      </w:r>
      <w:bookmarkEnd w:id="35"/>
    </w:p>
    <w:p w14:paraId="71FE06FD" w14:textId="77777777" w:rsidR="005D434B" w:rsidRPr="005D434B" w:rsidRDefault="005D434B" w:rsidP="005D434B">
      <w:pPr>
        <w:pStyle w:val="EndNoteBibliography"/>
        <w:spacing w:after="0"/>
      </w:pPr>
      <w:bookmarkStart w:id="36" w:name="_ENREF_36"/>
      <w:r w:rsidRPr="005D434B">
        <w:t>Heinrich, B., Raven, P.H., 1972. Energetics and pollination ecology. Science 176, 597-602.</w:t>
      </w:r>
      <w:bookmarkEnd w:id="36"/>
    </w:p>
    <w:p w14:paraId="05C8D4DB" w14:textId="77777777" w:rsidR="005D434B" w:rsidRPr="005D434B" w:rsidRDefault="005D434B" w:rsidP="005D434B">
      <w:pPr>
        <w:pStyle w:val="EndNoteBibliography"/>
        <w:spacing w:after="0"/>
      </w:pPr>
      <w:bookmarkStart w:id="37" w:name="_ENREF_37"/>
      <w:r w:rsidRPr="005D434B">
        <w:t>Holland, N.J., Fleming, T.H., 2002. Co-pollinators and specialization in the pollinating seed-consumer mutualism between senita cacti and senita moths. Oecologia 133, 534-540.</w:t>
      </w:r>
      <w:bookmarkEnd w:id="37"/>
    </w:p>
    <w:p w14:paraId="7D24CE9F" w14:textId="77777777" w:rsidR="005D434B" w:rsidRPr="005D434B" w:rsidRDefault="005D434B" w:rsidP="005D434B">
      <w:pPr>
        <w:pStyle w:val="EndNoteBibliography"/>
        <w:spacing w:after="0"/>
      </w:pPr>
      <w:bookmarkStart w:id="38" w:name="_ENREF_38"/>
      <w:r w:rsidRPr="005D434B">
        <w:t>Holzapfel, C., Mahall, B.E., 1999. Bidirectional facilitation and interference between shrubs and annuals in the Mojave Desert. Ecology 80, 1747-1761.</w:t>
      </w:r>
      <w:bookmarkEnd w:id="38"/>
    </w:p>
    <w:p w14:paraId="0C5F373F" w14:textId="77777777" w:rsidR="005D434B" w:rsidRPr="005D434B" w:rsidRDefault="005D434B" w:rsidP="005D434B">
      <w:pPr>
        <w:pStyle w:val="EndNoteBibliography"/>
        <w:spacing w:after="0"/>
      </w:pPr>
      <w:bookmarkStart w:id="39" w:name="_ENREF_39"/>
      <w:r w:rsidRPr="005D434B">
        <w:t>Hurd Jr, P.D., Linsley, E.G., 1975. Some insects other than bees associated with Larrea tridentata in the southwestern United States. Proceedings of the Entomological Society of Washington.</w:t>
      </w:r>
      <w:bookmarkEnd w:id="39"/>
    </w:p>
    <w:p w14:paraId="5D4CD710" w14:textId="77777777" w:rsidR="005D434B" w:rsidRPr="005D434B" w:rsidRDefault="005D434B" w:rsidP="005D434B">
      <w:pPr>
        <w:pStyle w:val="EndNoteBibliography"/>
        <w:spacing w:after="0"/>
      </w:pPr>
      <w:bookmarkStart w:id="40"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40"/>
    </w:p>
    <w:p w14:paraId="792CB5D0" w14:textId="77777777" w:rsidR="005D434B" w:rsidRPr="005D434B" w:rsidRDefault="005D434B" w:rsidP="005D434B">
      <w:pPr>
        <w:pStyle w:val="EndNoteBibliography"/>
        <w:spacing w:after="0"/>
      </w:pPr>
      <w:bookmarkStart w:id="41" w:name="_ENREF_41"/>
      <w:r w:rsidRPr="005D434B">
        <w:lastRenderedPageBreak/>
        <w:t>Inouye, D.W., Larson, B.M., Ssymank, A., Kevan, P.G., 2015. Flies and flowers III: ecology of foraging and pollination. Journal of Pollination Ecology 16, 115-133.</w:t>
      </w:r>
      <w:bookmarkEnd w:id="41"/>
    </w:p>
    <w:p w14:paraId="37FCDC44" w14:textId="77777777" w:rsidR="005D434B" w:rsidRPr="005D434B" w:rsidRDefault="005D434B" w:rsidP="005D434B">
      <w:pPr>
        <w:pStyle w:val="EndNoteBibliography"/>
        <w:spacing w:after="0"/>
      </w:pPr>
      <w:bookmarkStart w:id="42" w:name="_ENREF_42"/>
      <w:r w:rsidRPr="005D434B">
        <w:t>Jennings, W.B., 2001. Comparative flowering phenology of plants in the western Mojave Desert. Madroño, 162-171.</w:t>
      </w:r>
      <w:bookmarkEnd w:id="42"/>
    </w:p>
    <w:p w14:paraId="440B59E1" w14:textId="77777777" w:rsidR="005D434B" w:rsidRPr="005D434B" w:rsidRDefault="005D434B" w:rsidP="005D434B">
      <w:pPr>
        <w:pStyle w:val="EndNoteBibliography"/>
        <w:spacing w:after="0"/>
      </w:pPr>
      <w:bookmarkStart w:id="43" w:name="_ENREF_43"/>
      <w:r w:rsidRPr="005D434B">
        <w:t>Kearns, C.A., Inouye, D.W., 1993. Techniques for pollination biologists. University press of Colorado.</w:t>
      </w:r>
      <w:bookmarkEnd w:id="43"/>
    </w:p>
    <w:p w14:paraId="17AD7EE6" w14:textId="77777777" w:rsidR="005D434B" w:rsidRPr="005D434B" w:rsidRDefault="005D434B" w:rsidP="005D434B">
      <w:pPr>
        <w:pStyle w:val="EndNoteBibliography"/>
        <w:spacing w:after="0"/>
      </w:pPr>
      <w:bookmarkStart w:id="44" w:name="_ENREF_44"/>
      <w:r w:rsidRPr="005D434B">
        <w:t>Laverty, T.M., 1992. Plant interactions for pollinator visits: a test of the magnet species effect. Oecologia 89, 502-508.</w:t>
      </w:r>
      <w:bookmarkEnd w:id="44"/>
    </w:p>
    <w:p w14:paraId="40E9FF02" w14:textId="77777777" w:rsidR="005D434B" w:rsidRPr="005D434B" w:rsidRDefault="005D434B" w:rsidP="005D434B">
      <w:pPr>
        <w:pStyle w:val="EndNoteBibliography"/>
        <w:spacing w:after="0"/>
      </w:pPr>
      <w:bookmarkStart w:id="45" w:name="_ENREF_45"/>
      <w:r w:rsidRPr="005D434B">
        <w:t>Legendre, P., Gallagher, E.D., 2001. Ecologically meaningful transformations for ordination of species data. Oecologia 129, 271-280.</w:t>
      </w:r>
      <w:bookmarkEnd w:id="45"/>
    </w:p>
    <w:p w14:paraId="5D83A618" w14:textId="77777777" w:rsidR="005D434B" w:rsidRPr="005D434B" w:rsidRDefault="005D434B" w:rsidP="005D434B">
      <w:pPr>
        <w:pStyle w:val="EndNoteBibliography"/>
        <w:spacing w:after="0"/>
      </w:pPr>
      <w:bookmarkStart w:id="46" w:name="_ENREF_46"/>
      <w:r w:rsidRPr="005D434B">
        <w:t>Lortie, C.J., Budden, A.E., Reid, A.M., 2012. From birds to bees: applying video observation techniques to invertebrate pollinators. Journal of Pollination Ecology 6, 125-128.</w:t>
      </w:r>
      <w:bookmarkEnd w:id="46"/>
    </w:p>
    <w:p w14:paraId="2409D012" w14:textId="77777777" w:rsidR="005D434B" w:rsidRPr="005D434B" w:rsidRDefault="005D434B" w:rsidP="005D434B">
      <w:pPr>
        <w:pStyle w:val="EndNoteBibliography"/>
        <w:spacing w:after="0"/>
      </w:pPr>
      <w:bookmarkStart w:id="47" w:name="_ENREF_47"/>
      <w:r w:rsidRPr="005D434B">
        <w:t>Marshall, S., 2012. Flies. The natural history and diversity of Diptera.</w:t>
      </w:r>
      <w:bookmarkEnd w:id="47"/>
    </w:p>
    <w:p w14:paraId="7857AC36" w14:textId="77777777" w:rsidR="005D434B" w:rsidRPr="005D434B" w:rsidRDefault="005D434B" w:rsidP="005D434B">
      <w:pPr>
        <w:pStyle w:val="EndNoteBibliography"/>
        <w:spacing w:after="0"/>
      </w:pPr>
      <w:bookmarkStart w:id="48" w:name="_ENREF_48"/>
      <w:r w:rsidRPr="005D434B">
        <w:t>McIntire, E.J., Fajardo, A., 2014. Facilitation as a ubiquitous driver of biodiversity. New Phytologist 201, 403-416.</w:t>
      </w:r>
      <w:bookmarkEnd w:id="48"/>
    </w:p>
    <w:p w14:paraId="303402C3" w14:textId="77777777" w:rsidR="005D434B" w:rsidRPr="005D434B" w:rsidRDefault="005D434B" w:rsidP="005D434B">
      <w:pPr>
        <w:pStyle w:val="EndNoteBibliography"/>
        <w:spacing w:after="0"/>
      </w:pPr>
      <w:bookmarkStart w:id="49" w:name="_ENREF_49"/>
      <w:r w:rsidRPr="005D434B">
        <w:t>McKinney, A.M., Goodell, K., 2010. Shading by invasive shrub reduces seed production and pollinator services in a native herb. Biological Invasions 12, 2751-2763.</w:t>
      </w:r>
      <w:bookmarkEnd w:id="49"/>
    </w:p>
    <w:p w14:paraId="5431BE84" w14:textId="77777777" w:rsidR="005D434B" w:rsidRPr="005D434B" w:rsidRDefault="005D434B" w:rsidP="005D434B">
      <w:pPr>
        <w:pStyle w:val="EndNoteBibliography"/>
        <w:spacing w:after="0"/>
      </w:pPr>
      <w:bookmarkStart w:id="50" w:name="_ENREF_50"/>
      <w:r w:rsidRPr="005D434B">
        <w:t>McPeek, M.A., Peckarsky, B.L., 1998. Life histories and the strengths of species interactions: combining mortality, growth, and fecundity effects. Ecology 79, 867-879.</w:t>
      </w:r>
      <w:bookmarkEnd w:id="50"/>
    </w:p>
    <w:p w14:paraId="643FE86B" w14:textId="77777777" w:rsidR="005D434B" w:rsidRPr="005D434B" w:rsidRDefault="005D434B" w:rsidP="005D434B">
      <w:pPr>
        <w:pStyle w:val="EndNoteBibliography"/>
        <w:spacing w:after="0"/>
      </w:pPr>
      <w:bookmarkStart w:id="51" w:name="_ENREF_51"/>
      <w:r w:rsidRPr="005D434B">
        <w:t>Michener, C.D., 2000. The bees of the world. JHU press.</w:t>
      </w:r>
      <w:bookmarkEnd w:id="51"/>
    </w:p>
    <w:p w14:paraId="3A961A91" w14:textId="77777777" w:rsidR="005D434B" w:rsidRPr="005D434B" w:rsidRDefault="005D434B" w:rsidP="005D434B">
      <w:pPr>
        <w:pStyle w:val="EndNoteBibliography"/>
        <w:spacing w:after="0"/>
      </w:pPr>
      <w:bookmarkStart w:id="52" w:name="_ENREF_52"/>
      <w:r w:rsidRPr="005D434B">
        <w:t>Michener, C.D., McGinley, R.J., Danforth, B.N., 1994. The bee genera of North and Central America (Hymenoptera: Apoidea). Smithsonian Institution Press.</w:t>
      </w:r>
      <w:bookmarkEnd w:id="52"/>
    </w:p>
    <w:p w14:paraId="6D17D35D" w14:textId="77777777" w:rsidR="005D434B" w:rsidRPr="005D434B" w:rsidRDefault="005D434B" w:rsidP="005D434B">
      <w:pPr>
        <w:pStyle w:val="EndNoteBibliography"/>
        <w:spacing w:after="0"/>
      </w:pPr>
      <w:bookmarkStart w:id="53" w:name="_ENREF_53"/>
      <w:r w:rsidRPr="005D434B">
        <w:t>Minckley, R.L., Cane, J.H., Kervin, L., Roulston, T., 1999. Spatial predictability and resource specialization of bees (Hymenoptera: Apoidea) at a superabundant, widespread resource. Biological Journal of the Linnean Society 67, 119-147.</w:t>
      </w:r>
      <w:bookmarkEnd w:id="53"/>
    </w:p>
    <w:p w14:paraId="4EBCF0F3" w14:textId="77777777" w:rsidR="005D434B" w:rsidRPr="005D434B" w:rsidRDefault="005D434B" w:rsidP="005D434B">
      <w:pPr>
        <w:pStyle w:val="EndNoteBibliography"/>
        <w:spacing w:after="0"/>
      </w:pPr>
      <w:bookmarkStart w:id="54" w:name="_ENREF_54"/>
      <w:r w:rsidRPr="005D434B">
        <w:t>Miranda, G., Young, A., Locke, M., Marshall, S., Skevington, J., Thompson, F., 2013. Key to the genera of Nearctic Syrphidae. Canadian Journal of Arthropod Identification 23, 351.</w:t>
      </w:r>
      <w:bookmarkEnd w:id="54"/>
    </w:p>
    <w:p w14:paraId="48ECB236" w14:textId="77777777" w:rsidR="005D434B" w:rsidRPr="005D434B" w:rsidRDefault="005D434B" w:rsidP="005D434B">
      <w:pPr>
        <w:pStyle w:val="EndNoteBibliography"/>
        <w:spacing w:after="0"/>
      </w:pPr>
      <w:bookmarkStart w:id="55" w:name="_ENREF_55"/>
      <w:r w:rsidRPr="005D434B">
        <w:t>Morhardt, S., Morhardt, E., 2004. California desert flowers: an introduction to families, genera, and species. Univ of California Press.</w:t>
      </w:r>
      <w:bookmarkEnd w:id="55"/>
    </w:p>
    <w:p w14:paraId="5B20DBED" w14:textId="77777777" w:rsidR="005D434B" w:rsidRPr="005D434B" w:rsidRDefault="005D434B" w:rsidP="005D434B">
      <w:pPr>
        <w:pStyle w:val="EndNoteBibliography"/>
        <w:spacing w:after="0"/>
      </w:pPr>
      <w:bookmarkStart w:id="56" w:name="_ENREF_56"/>
      <w:r w:rsidRPr="005D434B">
        <w:t>Mosquin, T., 1971. Competition for pollinators as a stimulus for the evolution of flowering time. Oikos, 398-402.</w:t>
      </w:r>
      <w:bookmarkEnd w:id="56"/>
    </w:p>
    <w:p w14:paraId="1B724FB7" w14:textId="77777777" w:rsidR="005D434B" w:rsidRPr="005D434B" w:rsidRDefault="005D434B" w:rsidP="005D434B">
      <w:pPr>
        <w:pStyle w:val="EndNoteBibliography"/>
        <w:spacing w:after="0"/>
      </w:pPr>
      <w:bookmarkStart w:id="57"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57"/>
    </w:p>
    <w:p w14:paraId="526E7046" w14:textId="77777777" w:rsidR="005D434B" w:rsidRPr="005D434B" w:rsidRDefault="005D434B" w:rsidP="005D434B">
      <w:pPr>
        <w:pStyle w:val="EndNoteBibliography"/>
        <w:spacing w:after="0"/>
      </w:pPr>
      <w:bookmarkStart w:id="58" w:name="_ENREF_58"/>
      <w:r w:rsidRPr="005D434B">
        <w:t>Oliver, I., Beattie, A.J., 1993. A possible method for the rapid assessment of biodiversity. Conservation biology 7, 562-568.</w:t>
      </w:r>
      <w:bookmarkEnd w:id="58"/>
    </w:p>
    <w:p w14:paraId="5208E405" w14:textId="77777777" w:rsidR="005D434B" w:rsidRPr="005D434B" w:rsidRDefault="005D434B" w:rsidP="005D434B">
      <w:pPr>
        <w:pStyle w:val="EndNoteBibliography"/>
        <w:spacing w:after="0"/>
      </w:pPr>
      <w:bookmarkStart w:id="59" w:name="_ENREF_59"/>
      <w:r w:rsidRPr="005D434B">
        <w:t>Pellmyr, O., 2003. Yuccas, yucca moths, and coevolution: a review. Annals of the Missouri Botanical Garden, 35-55.</w:t>
      </w:r>
      <w:bookmarkEnd w:id="59"/>
    </w:p>
    <w:p w14:paraId="5F056474" w14:textId="77777777" w:rsidR="005D434B" w:rsidRPr="005D434B" w:rsidRDefault="005D434B" w:rsidP="005D434B">
      <w:pPr>
        <w:pStyle w:val="EndNoteBibliography"/>
        <w:spacing w:after="0"/>
      </w:pPr>
      <w:bookmarkStart w:id="60"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60"/>
    </w:p>
    <w:p w14:paraId="20DC5C6B" w14:textId="77777777" w:rsidR="005D434B" w:rsidRPr="005D434B" w:rsidRDefault="005D434B" w:rsidP="005D434B">
      <w:pPr>
        <w:pStyle w:val="EndNoteBibliography"/>
        <w:spacing w:after="0"/>
      </w:pPr>
      <w:bookmarkStart w:id="61" w:name="_ENREF_61"/>
      <w:r w:rsidRPr="005D434B">
        <w:t>Petrů, M., Tielbörger, K., Belkin, R., Sternberg, M., Jeltsch, F., 2006. Life history variation in an annual plant under two opposing environmental constraints along an aridity gradient. Ecography 29, 66-74.</w:t>
      </w:r>
      <w:bookmarkEnd w:id="61"/>
    </w:p>
    <w:p w14:paraId="5E1719D1" w14:textId="77777777" w:rsidR="005D434B" w:rsidRPr="005D434B" w:rsidRDefault="005D434B" w:rsidP="005D434B">
      <w:pPr>
        <w:pStyle w:val="EndNoteBibliography"/>
        <w:spacing w:after="0"/>
      </w:pPr>
      <w:bookmarkStart w:id="62" w:name="_ENREF_62"/>
      <w:r w:rsidRPr="005D434B">
        <w:t>Pugnaire, F.I., Haase, P., Puigdefabregas, J., 1996. Facilitation between higher plant species in a semiarid environment. Ecology 77, 1420-1426.</w:t>
      </w:r>
      <w:bookmarkEnd w:id="62"/>
    </w:p>
    <w:p w14:paraId="03038DF9" w14:textId="77777777" w:rsidR="005D434B" w:rsidRPr="005D434B" w:rsidRDefault="005D434B" w:rsidP="005D434B">
      <w:pPr>
        <w:pStyle w:val="EndNoteBibliography"/>
        <w:spacing w:after="0"/>
      </w:pPr>
      <w:bookmarkStart w:id="63" w:name="_ENREF_63"/>
      <w:r w:rsidRPr="005D434B">
        <w:lastRenderedPageBreak/>
        <w:t>Pyke, G.H., 1984. Optimal foraging theory: a critical review. Annual review of ecology and systematics 15, 523-575.</w:t>
      </w:r>
      <w:bookmarkEnd w:id="63"/>
    </w:p>
    <w:p w14:paraId="1654C9A9" w14:textId="77777777" w:rsidR="005D434B" w:rsidRPr="005D434B" w:rsidRDefault="005D434B" w:rsidP="005D434B">
      <w:pPr>
        <w:pStyle w:val="EndNoteBibliography"/>
        <w:spacing w:after="0"/>
      </w:pPr>
      <w:bookmarkStart w:id="64" w:name="_ENREF_64"/>
      <w:r w:rsidRPr="005D434B">
        <w:t>Pyke, G.H., Pulliam, H.R., Charnov, E.L., 1977. Optimal foraging: a selective review of theory and tests. The quarterly review of biology 52, 137-154.</w:t>
      </w:r>
      <w:bookmarkEnd w:id="64"/>
    </w:p>
    <w:p w14:paraId="5B7487C3" w14:textId="77777777" w:rsidR="005D434B" w:rsidRPr="005D434B" w:rsidRDefault="005D434B" w:rsidP="005D434B">
      <w:pPr>
        <w:pStyle w:val="EndNoteBibliography"/>
        <w:spacing w:after="0"/>
      </w:pPr>
      <w:bookmarkStart w:id="65" w:name="_ENREF_65"/>
      <w:r w:rsidRPr="005D434B">
        <w:t>Reid, A.M., Lortie, C.J., 2012. Cushion plants are foundation species with positive effects extending to higher trophic levels. Ecosphere 3.</w:t>
      </w:r>
      <w:bookmarkEnd w:id="65"/>
    </w:p>
    <w:p w14:paraId="6BBB506F" w14:textId="77777777" w:rsidR="005D434B" w:rsidRPr="005D434B" w:rsidRDefault="005D434B" w:rsidP="005D434B">
      <w:pPr>
        <w:pStyle w:val="EndNoteBibliography"/>
        <w:spacing w:after="0"/>
      </w:pPr>
      <w:bookmarkStart w:id="66" w:name="_ENREF_66"/>
      <w:r w:rsidRPr="005D434B">
        <w:t>Robertson, A.W., Mountjoy, C., Faulkner, B.E., Roberts, M.V., Macnair, M.R., 1999. Bumble bee selection of Mimulus guttatus flowers: the effects of pollen quality and reward depletion. Ecology 80, 2594-2606.</w:t>
      </w:r>
      <w:bookmarkEnd w:id="66"/>
    </w:p>
    <w:p w14:paraId="403DB682" w14:textId="77777777" w:rsidR="005D434B" w:rsidRPr="005D434B" w:rsidRDefault="005D434B" w:rsidP="005D434B">
      <w:pPr>
        <w:pStyle w:val="EndNoteBibliography"/>
        <w:spacing w:after="0"/>
      </w:pPr>
      <w:bookmarkStart w:id="67"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14:paraId="68A4BA60" w14:textId="77777777" w:rsidR="005D434B" w:rsidRPr="005D434B" w:rsidRDefault="005D434B" w:rsidP="005D434B">
      <w:pPr>
        <w:pStyle w:val="EndNoteBibliography"/>
        <w:spacing w:after="0"/>
      </w:pPr>
      <w:bookmarkStart w:id="68" w:name="_ENREF_68"/>
      <w:r w:rsidRPr="005D434B">
        <w:t>Rousset, O., Lepart, J., 2000. Positive and negative interactions at different life stages of a colonizing species (Quercus humilis). Journal of Ecology 88, 401-412.</w:t>
      </w:r>
      <w:bookmarkEnd w:id="68"/>
    </w:p>
    <w:p w14:paraId="0D7D1E8F" w14:textId="77777777" w:rsidR="005D434B" w:rsidRPr="005D434B" w:rsidRDefault="005D434B" w:rsidP="005D434B">
      <w:pPr>
        <w:pStyle w:val="EndNoteBibliography"/>
        <w:spacing w:after="0"/>
      </w:pPr>
      <w:bookmarkStart w:id="69" w:name="_ENREF_69"/>
      <w:r w:rsidRPr="005D434B">
        <w:t>Rundel, P.W., Gibson, A.C., 2005. Ecological communities and processes in a Mojave Desert ecosystem. Cambridge University Press.</w:t>
      </w:r>
      <w:bookmarkEnd w:id="69"/>
    </w:p>
    <w:p w14:paraId="696331B8" w14:textId="77777777" w:rsidR="005D434B" w:rsidRPr="005D434B" w:rsidRDefault="005D434B" w:rsidP="005D434B">
      <w:pPr>
        <w:pStyle w:val="EndNoteBibliography"/>
        <w:spacing w:after="0"/>
      </w:pPr>
      <w:bookmarkStart w:id="70" w:name="_ENREF_70"/>
      <w:r w:rsidRPr="005D434B">
        <w:t>Rutowski, R.L., Alcock, J., 1980. Temporal variation in male copulatory behaviour in the solitary bee Nomadopsis puellae (Hymenoptera: Andrenidae). Behaviour 73, 175-187.</w:t>
      </w:r>
      <w:bookmarkEnd w:id="70"/>
    </w:p>
    <w:p w14:paraId="132B6994" w14:textId="77777777" w:rsidR="005D434B" w:rsidRPr="005D434B" w:rsidRDefault="005D434B" w:rsidP="005D434B">
      <w:pPr>
        <w:pStyle w:val="EndNoteBibliography"/>
        <w:spacing w:after="0"/>
      </w:pPr>
      <w:bookmarkStart w:id="71" w:name="_ENREF_71"/>
      <w:r w:rsidRPr="005D434B">
        <w:t>Ruttan, A., Filazzola, A., Lortie, C.J., 2016. Shrub-annual facilitation complexes mediate insect community structure in arid environments. Journal of Arid Environments 134, 1-9.</w:t>
      </w:r>
      <w:bookmarkEnd w:id="71"/>
    </w:p>
    <w:p w14:paraId="17154F6D" w14:textId="4273D1DD" w:rsidR="005D434B" w:rsidRPr="005D434B" w:rsidRDefault="005D434B" w:rsidP="005D434B">
      <w:pPr>
        <w:pStyle w:val="EndNoteBibliography"/>
        <w:spacing w:after="0"/>
      </w:pPr>
      <w:bookmarkStart w:id="72" w:name="_ENREF_72"/>
      <w:r w:rsidRPr="005D434B">
        <w:t>Saul-Gershenz, L., Millar, J., McElfresh, J., 2012. Mojave National Preserve. National Park Service U.S. Department of the Interior. , https://</w:t>
      </w:r>
      <w:hyperlink r:id="rId8" w:history="1">
        <w:r w:rsidRPr="005D434B">
          <w:rPr>
            <w:rStyle w:val="Hyperlink"/>
          </w:rPr>
          <w:t>www.nps.gov/moja/learn/nature/upload/201204MOJAscience.pdf</w:t>
        </w:r>
      </w:hyperlink>
      <w:r w:rsidRPr="005D434B">
        <w:t>.</w:t>
      </w:r>
      <w:bookmarkEnd w:id="72"/>
    </w:p>
    <w:p w14:paraId="41887EB3" w14:textId="77777777" w:rsidR="005D434B" w:rsidRPr="005D434B" w:rsidRDefault="005D434B" w:rsidP="005D434B">
      <w:pPr>
        <w:pStyle w:val="EndNoteBibliography"/>
        <w:spacing w:after="0"/>
      </w:pPr>
      <w:bookmarkStart w:id="73"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73"/>
    </w:p>
    <w:p w14:paraId="45E0A593" w14:textId="77777777" w:rsidR="005D434B" w:rsidRPr="005D434B" w:rsidRDefault="005D434B" w:rsidP="005D434B">
      <w:pPr>
        <w:pStyle w:val="EndNoteBibliography"/>
        <w:spacing w:after="0"/>
      </w:pPr>
      <w:bookmarkStart w:id="74" w:name="_ENREF_74"/>
      <w:r w:rsidRPr="005D434B">
        <w:t>Schemske, D.W., 1981. Floral convergence and pollinator sharing in two bee‐pollinated tropical herbs. Ecology 62, 946-954.</w:t>
      </w:r>
      <w:bookmarkEnd w:id="74"/>
    </w:p>
    <w:p w14:paraId="7640875B" w14:textId="77777777" w:rsidR="005D434B" w:rsidRPr="005D434B" w:rsidRDefault="005D434B" w:rsidP="005D434B">
      <w:pPr>
        <w:pStyle w:val="EndNoteBibliography"/>
        <w:spacing w:after="0"/>
      </w:pPr>
      <w:bookmarkStart w:id="75" w:name="_ENREF_75"/>
      <w:r w:rsidRPr="005D434B">
        <w:t>Schiffers, K., Tielbörger, K., 2006. Ontogenetic shifts in interactions among annual plants. Journal of Ecology 94, 336-341.</w:t>
      </w:r>
      <w:bookmarkEnd w:id="75"/>
    </w:p>
    <w:p w14:paraId="7BAB52FE" w14:textId="77777777" w:rsidR="005D434B" w:rsidRPr="005D434B" w:rsidRDefault="005D434B" w:rsidP="005D434B">
      <w:pPr>
        <w:pStyle w:val="EndNoteBibliography"/>
        <w:spacing w:after="0"/>
      </w:pPr>
      <w:bookmarkStart w:id="76" w:name="_ENREF_76"/>
      <w:r w:rsidRPr="005D434B">
        <w:t>Shavit, O., Dafni, A., Ne'eman, G., 2009. Competition between honeybees (Apis mellifera) and native solitary bees in the Mediterranean region of Israel—Implications for conservation. Israel Journal of Plant Sciences 57, 171-183.</w:t>
      </w:r>
      <w:bookmarkEnd w:id="76"/>
    </w:p>
    <w:p w14:paraId="1B445A22" w14:textId="77777777" w:rsidR="005D434B" w:rsidRPr="005D434B" w:rsidRDefault="005D434B" w:rsidP="005D434B">
      <w:pPr>
        <w:pStyle w:val="EndNoteBibliography"/>
        <w:spacing w:after="0"/>
      </w:pPr>
      <w:bookmarkStart w:id="77" w:name="_ENREF_77"/>
      <w:r w:rsidRPr="005D434B">
        <w:t>Sih, A., Baltus, M.-S., 1987. Patch size, pollinator behavior, and pollinator limitation in catnip. Ecology 68, 1679-1690.</w:t>
      </w:r>
      <w:bookmarkEnd w:id="77"/>
    </w:p>
    <w:p w14:paraId="471566C8" w14:textId="77777777" w:rsidR="005D434B" w:rsidRPr="005D434B" w:rsidRDefault="005D434B" w:rsidP="005D434B">
      <w:pPr>
        <w:pStyle w:val="EndNoteBibliography"/>
        <w:spacing w:after="0"/>
      </w:pPr>
      <w:bookmarkStart w:id="78"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78"/>
    </w:p>
    <w:p w14:paraId="0D17613D" w14:textId="77777777" w:rsidR="005D434B" w:rsidRPr="005D434B" w:rsidRDefault="005D434B" w:rsidP="005D434B">
      <w:pPr>
        <w:pStyle w:val="EndNoteBibliography"/>
        <w:spacing w:after="0"/>
      </w:pPr>
      <w:bookmarkStart w:id="79" w:name="_ENREF_79"/>
      <w:r w:rsidRPr="005D434B">
        <w:t>Simpson, B.B., Neff, J.L., 1987. Pollination Ecology in the Southwest. Aliso: A Journal of Systematic and Evolutionary Botany 11, 417-440.</w:t>
      </w:r>
      <w:bookmarkEnd w:id="79"/>
    </w:p>
    <w:p w14:paraId="4572877E" w14:textId="77777777" w:rsidR="005D434B" w:rsidRPr="005D434B" w:rsidRDefault="005D434B" w:rsidP="005D434B">
      <w:pPr>
        <w:pStyle w:val="EndNoteBibliography"/>
        <w:spacing w:after="0"/>
      </w:pPr>
      <w:bookmarkStart w:id="80" w:name="_ENREF_80"/>
      <w:r w:rsidRPr="005D434B">
        <w:t>Sotomayor, D.A., Lortie, C.J., 2015. Indirect interactions in terrestrial plant communities: emerging patterns and research gaps. Ecosphere 6, art103.</w:t>
      </w:r>
      <w:bookmarkEnd w:id="80"/>
    </w:p>
    <w:p w14:paraId="50102036" w14:textId="77777777" w:rsidR="005D434B" w:rsidRPr="005D434B" w:rsidRDefault="005D434B" w:rsidP="005D434B">
      <w:pPr>
        <w:pStyle w:val="EndNoteBibliography"/>
        <w:spacing w:after="0"/>
      </w:pPr>
      <w:bookmarkStart w:id="81" w:name="_ENREF_81"/>
      <w:r w:rsidRPr="005D434B">
        <w:t>Sowig, P., 1989. Effects of flowering plant's patch size on species composition of pollinator communities, foraging strategies, and resource partitioning in bumblebees (Hymenoptera: Apidae). Oecologia 78, 550-558.</w:t>
      </w:r>
      <w:bookmarkEnd w:id="81"/>
    </w:p>
    <w:p w14:paraId="3577DCC2" w14:textId="09B2D152" w:rsidR="005D434B" w:rsidRPr="005D434B" w:rsidRDefault="005D434B" w:rsidP="005D434B">
      <w:pPr>
        <w:pStyle w:val="EndNoteBibliography"/>
        <w:spacing w:after="0"/>
      </w:pPr>
      <w:bookmarkStart w:id="82" w:name="_ENREF_82"/>
      <w:r w:rsidRPr="005D434B">
        <w:lastRenderedPageBreak/>
        <w:t>Suzán, H., Nabhan, G.P., Patten, D.T., 1994. Nurse plant and floral biology of a rare night‐blooming cereus, Peniocereus striatus (Brandegee) F. Buxbaum. Conservation Biology 8, 461-470.</w:t>
      </w:r>
      <w:bookmarkEnd w:id="82"/>
    </w:p>
    <w:p w14:paraId="3F351340" w14:textId="77777777" w:rsidR="005D434B" w:rsidRPr="005D434B" w:rsidRDefault="005D434B" w:rsidP="005D434B">
      <w:pPr>
        <w:pStyle w:val="EndNoteBibliography"/>
        <w:spacing w:after="0"/>
      </w:pPr>
      <w:bookmarkStart w:id="83" w:name="_ENREF_83"/>
      <w:r w:rsidRPr="005D434B">
        <w:t>Teskey, H., Vockeroth, J., Wood, D., 1981. Manual of Nearctic Diptera. Ottawa, Research Branch, Agriculture Canada, Monograph 27.</w:t>
      </w:r>
      <w:bookmarkEnd w:id="83"/>
    </w:p>
    <w:p w14:paraId="41E4C5DB" w14:textId="14F0A1EE" w:rsidR="005D434B" w:rsidRPr="005D434B" w:rsidRDefault="005D434B" w:rsidP="005D434B">
      <w:pPr>
        <w:pStyle w:val="EndNoteBibliography"/>
        <w:spacing w:after="0"/>
      </w:pPr>
      <w:bookmarkStart w:id="84" w:name="_ENREF_84"/>
      <w:r w:rsidRPr="005D434B">
        <w:t>Thomson, J.D., 1978. Effects of Stand Composition on Insect Visitation in Two-Species Mixtures of Hieracium. American Midland Naturalist 100, 431-440.</w:t>
      </w:r>
      <w:bookmarkEnd w:id="84"/>
    </w:p>
    <w:p w14:paraId="605E38A1" w14:textId="77777777" w:rsidR="005D434B" w:rsidRPr="005D434B" w:rsidRDefault="005D434B" w:rsidP="005D434B">
      <w:pPr>
        <w:pStyle w:val="EndNoteBibliography"/>
        <w:spacing w:after="0"/>
      </w:pPr>
      <w:bookmarkStart w:id="85" w:name="_ENREF_85"/>
      <w:r w:rsidRPr="005D434B">
        <w:t>Tielbörger, K., Kadmon, R., 2000. Temporal environmental variation tips the balance between facilitation and interference in desert plants. Ecology 81, 1544-1553.</w:t>
      </w:r>
      <w:bookmarkEnd w:id="85"/>
    </w:p>
    <w:p w14:paraId="1BFD2768" w14:textId="77777777" w:rsidR="005D434B" w:rsidRPr="005D434B" w:rsidRDefault="005D434B" w:rsidP="005D434B">
      <w:pPr>
        <w:pStyle w:val="EndNoteBibliography"/>
        <w:spacing w:after="0"/>
      </w:pPr>
      <w:bookmarkStart w:id="86" w:name="_ENREF_86"/>
      <w:r w:rsidRPr="005D434B">
        <w:t>Triplehorn, C., Johnson, N.F., 2005. Borror and delong’s introduction to the study of insects. Brooks. Cole, Belmont, California, USA.</w:t>
      </w:r>
      <w:bookmarkEnd w:id="86"/>
    </w:p>
    <w:p w14:paraId="03BF5DBE" w14:textId="5D8D74E5" w:rsidR="005D434B" w:rsidRPr="005D434B" w:rsidRDefault="005D434B" w:rsidP="005D434B">
      <w:pPr>
        <w:pStyle w:val="EndNoteBibliography"/>
        <w:spacing w:after="0"/>
      </w:pPr>
      <w:bookmarkStart w:id="87"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87"/>
    </w:p>
    <w:p w14:paraId="3183214D" w14:textId="77777777" w:rsidR="005D434B" w:rsidRPr="005D434B" w:rsidRDefault="005D434B" w:rsidP="005D434B">
      <w:pPr>
        <w:pStyle w:val="EndNoteBibliography"/>
        <w:spacing w:after="0"/>
      </w:pPr>
      <w:bookmarkStart w:id="88" w:name="_ENREF_88"/>
      <w:r w:rsidRPr="005D434B">
        <w:t>Valiente‐Banuet, A., Verdú, M., 2007. Facilitation can increase the phylogenetic diversity of plant communities. Ecology letters 10, 1029-1036.</w:t>
      </w:r>
      <w:bookmarkEnd w:id="88"/>
    </w:p>
    <w:p w14:paraId="5DAD64D4" w14:textId="77777777" w:rsidR="005D434B" w:rsidRPr="005D434B" w:rsidRDefault="005D434B" w:rsidP="005D434B">
      <w:pPr>
        <w:pStyle w:val="EndNoteBibliography"/>
        <w:spacing w:after="0"/>
      </w:pPr>
      <w:bookmarkStart w:id="89" w:name="_ENREF_89"/>
      <w:r w:rsidRPr="005D434B">
        <w:t>Van Der Putten, W.H., 2009. A multitrophic perspective on functioning and evolution of facilitation in plant communities. Journal of Ecology 97, 1131-1138.</w:t>
      </w:r>
      <w:bookmarkEnd w:id="89"/>
    </w:p>
    <w:p w14:paraId="46D14197" w14:textId="4A5843FF" w:rsidR="005D434B" w:rsidRPr="005D434B" w:rsidRDefault="005D434B" w:rsidP="005D434B">
      <w:pPr>
        <w:pStyle w:val="EndNoteBibliography"/>
        <w:spacing w:after="0"/>
      </w:pPr>
      <w:bookmarkStart w:id="90" w:name="_ENREF_90"/>
      <w:r w:rsidRPr="005D434B">
        <w:t>Vasek, F.C., 1980. Creosote bush: long‐lived clones in the Mojave Desert. American Journal of Botany 67, 246-255.</w:t>
      </w:r>
      <w:bookmarkEnd w:id="90"/>
    </w:p>
    <w:p w14:paraId="700D67B3" w14:textId="77777777" w:rsidR="005D434B" w:rsidRPr="005D434B" w:rsidRDefault="005D434B" w:rsidP="005D434B">
      <w:pPr>
        <w:pStyle w:val="EndNoteBibliography"/>
        <w:spacing w:after="0"/>
      </w:pPr>
      <w:bookmarkStart w:id="91" w:name="_ENREF_91"/>
      <w:r w:rsidRPr="005D434B">
        <w:t>Vockeroth, J., 1992. The flower flies of the subfamily Syrphinae of Canada, Alaska, and Greenland: Diptera, Syrphidae. Agriculture Canada.</w:t>
      </w:r>
      <w:bookmarkEnd w:id="91"/>
    </w:p>
    <w:p w14:paraId="380D7973" w14:textId="77777777" w:rsidR="005D434B" w:rsidRPr="005D434B" w:rsidRDefault="005D434B" w:rsidP="005D434B">
      <w:pPr>
        <w:pStyle w:val="EndNoteBibliography"/>
        <w:spacing w:after="0"/>
      </w:pPr>
      <w:bookmarkStart w:id="92" w:name="_ENREF_92"/>
      <w:r w:rsidRPr="005D434B">
        <w:t>Wainwright, C.M., 1978. Hymenopteran territoriality and its influences on the pollination ecology of Lupinus arizonicus. The Southwestern Naturalist, 605-615.</w:t>
      </w:r>
      <w:bookmarkEnd w:id="92"/>
    </w:p>
    <w:p w14:paraId="2932D466" w14:textId="15870793" w:rsidR="005D434B" w:rsidRPr="005D434B" w:rsidRDefault="005D434B" w:rsidP="005D434B">
      <w:pPr>
        <w:pStyle w:val="EndNoteBibliography"/>
        <w:spacing w:after="0"/>
      </w:pPr>
      <w:bookmarkStart w:id="93" w:name="_ENREF_93"/>
      <w:r w:rsidRPr="005D434B">
        <w:t>Waser, N.M., 1986. Flower constancy: definition, cause, and measurement. The American Naturalist 127, 593-603.</w:t>
      </w:r>
      <w:bookmarkEnd w:id="93"/>
    </w:p>
    <w:p w14:paraId="423DFDDA" w14:textId="61EC16DF" w:rsidR="005D434B" w:rsidRPr="005D434B" w:rsidRDefault="005D434B" w:rsidP="005D434B">
      <w:pPr>
        <w:pStyle w:val="EndNoteBibliography"/>
        <w:spacing w:after="0"/>
      </w:pPr>
      <w:bookmarkStart w:id="94" w:name="_ENREF_94"/>
      <w:r w:rsidRPr="005D434B">
        <w:t>Wootton, J.T., 1994. The nature and consequences of indirect effects in ecological communities. Annual Review of Ecology and Systematics 25, 443-466.</w:t>
      </w:r>
      <w:bookmarkEnd w:id="94"/>
    </w:p>
    <w:p w14:paraId="45CD00D0" w14:textId="790BF3D2" w:rsidR="005D434B" w:rsidRPr="005D434B" w:rsidRDefault="005D434B" w:rsidP="005D434B">
      <w:pPr>
        <w:pStyle w:val="EndNoteBibliography"/>
      </w:pPr>
      <w:bookmarkStart w:id="95" w:name="_ENREF_95"/>
      <w:r w:rsidRPr="005D434B">
        <w:t>Yeaton, R.I., 1978. A cyclical relationship between Larrea tridentata and Opuntia leptocaulis in the northern Chihuahuan Desert. The Journal of Ecology, 651-656.</w:t>
      </w:r>
      <w:bookmarkEnd w:id="95"/>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lastRenderedPageBreak/>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1004C1D7" w:rsidR="000F6F41" w:rsidRDefault="000F6F41" w:rsidP="000F6F41"/>
    <w:p w14:paraId="54F8C695" w14:textId="03F2B6B3" w:rsidR="000F6F41" w:rsidRDefault="00CE21B0" w:rsidP="000F6F41">
      <w:pPr>
        <w:spacing w:line="240" w:lineRule="auto"/>
      </w:pPr>
      <w:r>
        <w:rPr>
          <w:noProof/>
        </w:rPr>
        <mc:AlternateContent>
          <mc:Choice Requires="wps">
            <w:drawing>
              <wp:anchor distT="0" distB="0" distL="114300" distR="114300" simplePos="0" relativeHeight="251662336" behindDoc="0" locked="0" layoutInCell="1" allowOverlap="1" wp14:anchorId="11EA7C96" wp14:editId="53824BA6">
                <wp:simplePos x="0" y="0"/>
                <wp:positionH relativeFrom="column">
                  <wp:posOffset>514350</wp:posOffset>
                </wp:positionH>
                <wp:positionV relativeFrom="page">
                  <wp:posOffset>1485900</wp:posOffset>
                </wp:positionV>
                <wp:extent cx="304800" cy="3238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14:paraId="0A3513A5" w14:textId="5EFEB2F0" w:rsidR="002329C4" w:rsidRPr="002329C4" w:rsidRDefault="002329C4">
                            <w:pPr>
                              <w:rPr>
                                <w:b/>
                              </w:rPr>
                            </w:pPr>
                            <w:r w:rsidRPr="002329C4">
                              <w:rPr>
                                <w:b/>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11EA7C96" id="_x0000_t202" coordsize="21600,21600" o:spt="202" path="m,l,21600r21600,l21600,xe">
                <v:stroke joinstyle="miter"/>
                <v:path gradientshapeok="t" o:connecttype="rect"/>
              </v:shapetype>
              <v:shape id="Text Box 2" o:spid="_x0000_s1026" type="#_x0000_t202" style="position:absolute;margin-left:40.5pt;margin-top:117pt;width:24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" stroked="f">
                <v:textbox>
                  <w:txbxContent>
                    <w:p w14:paraId="0A3513A5" w14:textId="5EFEB2F0" w:rsidR="002329C4" w:rsidRPr="002329C4" w:rsidRDefault="002329C4">
                      <w:pPr>
                        <w:rPr>
                          <w:b/>
                        </w:rPr>
                      </w:pPr>
                      <w:r w:rsidRPr="002329C4">
                        <w:rPr>
                          <w:b/>
                        </w:rPr>
                        <w:t>a</w:t>
                      </w:r>
                    </w:p>
                  </w:txbxContent>
                </v:textbox>
                <w10:wrap anchory="page"/>
              </v:shape>
            </w:pict>
          </mc:Fallback>
        </mc:AlternateContent>
      </w:r>
      <w:r>
        <w:rPr>
          <w:noProof/>
        </w:rPr>
        <mc:AlternateContent>
          <mc:Choice Requires="wps">
            <w:drawing>
              <wp:anchor distT="45720" distB="45720" distL="114300" distR="114300" simplePos="0" relativeHeight="251661312" behindDoc="0" locked="0" layoutInCell="1" allowOverlap="1" wp14:anchorId="36562CE6" wp14:editId="16678558">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23E499A0" w:rsidR="002329C4" w:rsidRPr="002329C4" w:rsidRDefault="002329C4" w:rsidP="002329C4">
                            <w:pPr>
                              <w:rPr>
                                <w:b/>
                              </w:rPr>
                            </w:pPr>
                            <w:r w:rsidRPr="002329C4">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62CE6" id="_x0000_s1027"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J9HwIAACE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" stroked="f">
                <v:textbox>
                  <w:txbxContent>
                    <w:p w14:paraId="1ECA181B" w14:textId="23E499A0" w:rsidR="002329C4" w:rsidRPr="002329C4" w:rsidRDefault="002329C4" w:rsidP="002329C4">
                      <w:pPr>
                        <w:rPr>
                          <w:b/>
                        </w:rPr>
                      </w:pPr>
                      <w:r w:rsidRPr="002329C4">
                        <w:rPr>
                          <w:b/>
                        </w:rPr>
                        <w:t>b</w:t>
                      </w:r>
                    </w:p>
                  </w:txbxContent>
                </v:textbox>
                <w10:wrap anchory="page"/>
              </v:shape>
            </w:pict>
          </mc:Fallback>
        </mc:AlternateContent>
      </w:r>
      <w:r w:rsidR="000F6F41">
        <w:rPr>
          <w:noProof/>
        </w:rPr>
        <w:drawing>
          <wp:inline distT="0" distB="0" distL="0" distR="0" wp14:anchorId="42ABC99C" wp14:editId="70AD06E4">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sidR="000F6F41">
        <w:rPr>
          <w:noProof/>
        </w:rPr>
        <w:drawing>
          <wp:inline distT="0" distB="0" distL="0" distR="0" wp14:anchorId="78907443" wp14:editId="028D8507">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0AEEDB11" w14:textId="650A9B5F"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lastRenderedPageBreak/>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lastRenderedPageBreak/>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 xml:space="preserve">GLMM testing for differences in arthopod, bee and plant communities in response to </w:t>
      </w:r>
      <w:r w:rsidR="002F13C9">
        <w:t>response to microsite (shrub and open) and blooming stage (full bloom and pre-blooming). Melyridae beetles comprised 1217/3384 individuals, models were fit with them excluded, included and individually. The repID (shrub ID + microsite) was used a random</w:t>
      </w:r>
      <w:r w:rsidR="002F13C9">
        <w:t xml:space="preserve">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lastRenderedPageBreak/>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7C1D3A"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7C1D3A"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7C1D3A"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lastRenderedPageBreak/>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r>
              <w:rPr>
                <w:rStyle w:val="gnkrckgcgsb"/>
                <w:rFonts w:ascii="Times New Roman" w:hAnsi="Times New Roman" w:cs="Times New Roman"/>
                <w:color w:val="000000"/>
                <w:bdr w:val="none" w:sz="0" w:space="0" w:color="auto" w:frame="1"/>
              </w:rPr>
              <w:t>: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r>
              <w:rPr>
                <w:rStyle w:val="gnkrckgcgsb"/>
                <w:rFonts w:ascii="Times New Roman" w:hAnsi="Times New Roman" w:cs="Times New Roman"/>
                <w:color w:val="000000"/>
                <w:bdr w:val="none" w:sz="0" w:space="0" w:color="auto" w:frame="1"/>
              </w:rPr>
              <w:t>: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lastRenderedPageBreak/>
        <w:t xml:space="preserve">Table B6: </w:t>
      </w:r>
      <w:r w:rsidR="0040242B">
        <w:t xml:space="preserve">GLMM models for </w:t>
      </w:r>
      <w:r w:rsidR="0040242B">
        <w:t xml:space="preserve">proportions of flowers visited </w:t>
      </w:r>
      <w:r w:rsidR="0040242B">
        <w:t xml:space="preserve">including Microsite </w:t>
      </w:r>
      <w:r w:rsidR="0040242B">
        <w:t xml:space="preserve">* RTU interaction to test for differences in RTU response to </w:t>
      </w:r>
      <w:r w:rsidR="0040242B">
        <w:t>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lastRenderedPageBreak/>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2A26F8F1"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856D6F" w14:textId="77777777" w:rsidR="00730141" w:rsidRDefault="00730141" w:rsidP="00E82973">
      <w:pPr>
        <w:spacing w:after="0" w:line="240" w:lineRule="auto"/>
      </w:pPr>
      <w:r>
        <w:separator/>
      </w:r>
    </w:p>
  </w:endnote>
  <w:endnote w:type="continuationSeparator" w:id="0">
    <w:p w14:paraId="758CB386" w14:textId="77777777" w:rsidR="00730141" w:rsidRDefault="00730141"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C7D03" w14:textId="77777777" w:rsidR="00730141" w:rsidRDefault="00730141" w:rsidP="00E82973">
      <w:pPr>
        <w:spacing w:after="0" w:line="240" w:lineRule="auto"/>
      </w:pPr>
      <w:r>
        <w:separator/>
      </w:r>
    </w:p>
  </w:footnote>
  <w:footnote w:type="continuationSeparator" w:id="0">
    <w:p w14:paraId="6479560B" w14:textId="77777777" w:rsidR="00730141" w:rsidRDefault="00730141"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D56"/>
    <w:rsid w:val="00120F70"/>
    <w:rsid w:val="001213CB"/>
    <w:rsid w:val="00121B89"/>
    <w:rsid w:val="001232CF"/>
    <w:rsid w:val="00123786"/>
    <w:rsid w:val="00124A83"/>
    <w:rsid w:val="00124B75"/>
    <w:rsid w:val="00125170"/>
    <w:rsid w:val="00126C9F"/>
    <w:rsid w:val="001318A6"/>
    <w:rsid w:val="00132C0B"/>
    <w:rsid w:val="001330E1"/>
    <w:rsid w:val="001332DA"/>
    <w:rsid w:val="001333B4"/>
    <w:rsid w:val="001339B7"/>
    <w:rsid w:val="001339FA"/>
    <w:rsid w:val="00133EC6"/>
    <w:rsid w:val="00134397"/>
    <w:rsid w:val="00134DE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682A"/>
    <w:rsid w:val="001B755B"/>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C44"/>
    <w:rsid w:val="0020422F"/>
    <w:rsid w:val="00205876"/>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5EA"/>
    <w:rsid w:val="002917E9"/>
    <w:rsid w:val="002918EF"/>
    <w:rsid w:val="002930AB"/>
    <w:rsid w:val="00293314"/>
    <w:rsid w:val="0029361D"/>
    <w:rsid w:val="00294B2F"/>
    <w:rsid w:val="00295346"/>
    <w:rsid w:val="002A0025"/>
    <w:rsid w:val="002A0284"/>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12D2"/>
    <w:rsid w:val="002F13C9"/>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2E67"/>
    <w:rsid w:val="00434127"/>
    <w:rsid w:val="00435B8C"/>
    <w:rsid w:val="00436C2B"/>
    <w:rsid w:val="004409CD"/>
    <w:rsid w:val="00440AB9"/>
    <w:rsid w:val="00440D99"/>
    <w:rsid w:val="004412BC"/>
    <w:rsid w:val="00441462"/>
    <w:rsid w:val="004422A3"/>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87E40"/>
    <w:rsid w:val="004907D9"/>
    <w:rsid w:val="00490C64"/>
    <w:rsid w:val="004911BF"/>
    <w:rsid w:val="00491639"/>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5A1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58C7"/>
    <w:rsid w:val="00786056"/>
    <w:rsid w:val="007862B9"/>
    <w:rsid w:val="00786995"/>
    <w:rsid w:val="00787E64"/>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644F"/>
    <w:rsid w:val="007B6A01"/>
    <w:rsid w:val="007B7FEC"/>
    <w:rsid w:val="007C0C1A"/>
    <w:rsid w:val="007C138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5D3"/>
    <w:rsid w:val="00934480"/>
    <w:rsid w:val="0093473E"/>
    <w:rsid w:val="009377C8"/>
    <w:rsid w:val="009417D6"/>
    <w:rsid w:val="00942361"/>
    <w:rsid w:val="00942CFD"/>
    <w:rsid w:val="009432EC"/>
    <w:rsid w:val="00945494"/>
    <w:rsid w:val="009502E9"/>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7831"/>
    <w:rsid w:val="009A78DE"/>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A31"/>
    <w:rsid w:val="009F0816"/>
    <w:rsid w:val="009F2D63"/>
    <w:rsid w:val="009F3AD5"/>
    <w:rsid w:val="009F59F6"/>
    <w:rsid w:val="009F5FB9"/>
    <w:rsid w:val="009F602B"/>
    <w:rsid w:val="009F6FA0"/>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508D"/>
    <w:rsid w:val="00A55E27"/>
    <w:rsid w:val="00A563E3"/>
    <w:rsid w:val="00A57371"/>
    <w:rsid w:val="00A57E00"/>
    <w:rsid w:val="00A602F9"/>
    <w:rsid w:val="00A6038E"/>
    <w:rsid w:val="00A60E2F"/>
    <w:rsid w:val="00A61F48"/>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0CD7"/>
    <w:rsid w:val="00B442FF"/>
    <w:rsid w:val="00B4473E"/>
    <w:rsid w:val="00B44DA7"/>
    <w:rsid w:val="00B4713D"/>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331D"/>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511"/>
    <w:rsid w:val="00B91F7E"/>
    <w:rsid w:val="00B94DFB"/>
    <w:rsid w:val="00B95C88"/>
    <w:rsid w:val="00B95D91"/>
    <w:rsid w:val="00B961D3"/>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243A"/>
    <w:rsid w:val="00BE30E6"/>
    <w:rsid w:val="00BE36F8"/>
    <w:rsid w:val="00BE3702"/>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824"/>
    <w:rsid w:val="00CF6C2A"/>
    <w:rsid w:val="00D00CEA"/>
    <w:rsid w:val="00D0306E"/>
    <w:rsid w:val="00D03FB7"/>
    <w:rsid w:val="00D049A6"/>
    <w:rsid w:val="00D0505F"/>
    <w:rsid w:val="00D05B00"/>
    <w:rsid w:val="00D0670D"/>
    <w:rsid w:val="00D070CE"/>
    <w:rsid w:val="00D13517"/>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FE8"/>
    <w:rsid w:val="00E62F97"/>
    <w:rsid w:val="00E63738"/>
    <w:rsid w:val="00E64CAB"/>
    <w:rsid w:val="00E65785"/>
    <w:rsid w:val="00E669A4"/>
    <w:rsid w:val="00E6754C"/>
    <w:rsid w:val="00E67A75"/>
    <w:rsid w:val="00E70869"/>
    <w:rsid w:val="00E73496"/>
    <w:rsid w:val="00E75571"/>
    <w:rsid w:val="00E755D4"/>
    <w:rsid w:val="00E75F95"/>
    <w:rsid w:val="00E81241"/>
    <w:rsid w:val="00E82973"/>
    <w:rsid w:val="00E83756"/>
    <w:rsid w:val="00E853AE"/>
    <w:rsid w:val="00E8548A"/>
    <w:rsid w:val="00E86FF0"/>
    <w:rsid w:val="00E90F5C"/>
    <w:rsid w:val="00E94D9B"/>
    <w:rsid w:val="00E95D33"/>
    <w:rsid w:val="00E9633A"/>
    <w:rsid w:val="00E96816"/>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333B"/>
    <w:rsid w:val="00FA369A"/>
    <w:rsid w:val="00FA6F0C"/>
    <w:rsid w:val="00FA7075"/>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D5AA1F4-F2A4-4C5B-A9EC-685FFF64D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79DC7-38EA-458D-9FD6-7BCAC8E45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3</TotalTime>
  <Pages>39</Pages>
  <Words>21883</Words>
  <Characters>12473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2</cp:revision>
  <dcterms:created xsi:type="dcterms:W3CDTF">2018-09-11T20:19:00Z</dcterms:created>
  <dcterms:modified xsi:type="dcterms:W3CDTF">2018-09-27T16:16:00Z</dcterms:modified>
</cp:coreProperties>
</file>